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72E52906" w14:textId="77777777" w:rsidR="00F9444C" w:rsidRDefault="00BD0A89">
          <w:pPr>
            <w:pStyle w:val="NoSpacing"/>
          </w:pPr>
          <w:r>
            <w:t>Your Name</w:t>
          </w:r>
        </w:p>
      </w:sdtContent>
    </w:sdt>
    <w:p w14:paraId="5C63BD72" w14:textId="77777777" w:rsidR="00E614DD" w:rsidRDefault="005E501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9679866" w14:textId="77777777" w:rsidR="00E614DD" w:rsidRDefault="005E501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64E8708" w14:textId="77777777" w:rsidR="00E614DD" w:rsidRDefault="005E501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D9EE8B0" w14:textId="77777777" w:rsidR="00E614DD" w:rsidRDefault="00BD0A89">
      <w:pPr>
        <w:pStyle w:val="Title"/>
      </w:pPr>
      <w:r>
        <w:t xml:space="preserve">Fourth of July by Margaret Fuller </w:t>
      </w:r>
    </w:p>
    <w:p w14:paraId="34519D47" w14:textId="65FC5B89" w:rsidR="004A6189" w:rsidRDefault="00BD0A89" w:rsidP="00F93A86">
      <w:r>
        <w:t xml:space="preserve">The creation of the United States of America was </w:t>
      </w:r>
      <w:r w:rsidR="007700BA">
        <w:t xml:space="preserve">to ensure </w:t>
      </w:r>
      <w:r>
        <w:t xml:space="preserve">equality among citizens and the promotion of justice for every citizen. </w:t>
      </w:r>
      <w:r w:rsidR="007700BA">
        <w:t>Several</w:t>
      </w:r>
      <w:r>
        <w:t xml:space="preserve"> authors have worked over this idea and have explored many flaws in American s</w:t>
      </w:r>
      <w:bookmarkStart w:id="0" w:name="_GoBack"/>
      <w:bookmarkEnd w:id="0"/>
      <w:r>
        <w:t xml:space="preserve">ociety. Such critical studies have examined the creation of American ideals in contradiction with that of the flaws in American society. </w:t>
      </w:r>
      <w:r w:rsidR="00212741">
        <w:t xml:space="preserve">Margaret Fuller is also one of such critics who argue that the prevalence of slavery was against the norms set at the time of signing the declaration of independence. In the year 1845, Margaret argued that it's been more than seventy years of the creation of America, but still, the prevalence of slavery is a question mark on the norms and ideals our forefathers worked together for. </w:t>
      </w:r>
      <w:r w:rsidR="001B69DE">
        <w:t xml:space="preserve">Margaret’s argues that </w:t>
      </w:r>
      <w:r w:rsidR="001B69DE" w:rsidRPr="004A6189">
        <w:rPr>
          <w:i/>
        </w:rPr>
        <w:t xml:space="preserve">the fight for </w:t>
      </w:r>
      <w:r w:rsidR="00423E71">
        <w:rPr>
          <w:i/>
        </w:rPr>
        <w:t xml:space="preserve">true </w:t>
      </w:r>
      <w:r w:rsidR="001B69DE" w:rsidRPr="004A6189">
        <w:rPr>
          <w:i/>
        </w:rPr>
        <w:t xml:space="preserve">equality is the </w:t>
      </w:r>
      <w:r w:rsidRPr="004A6189">
        <w:rPr>
          <w:i/>
        </w:rPr>
        <w:t xml:space="preserve">spirit </w:t>
      </w:r>
      <w:r w:rsidR="001B69DE" w:rsidRPr="004A6189">
        <w:rPr>
          <w:i/>
        </w:rPr>
        <w:t xml:space="preserve">of </w:t>
      </w:r>
      <w:r w:rsidRPr="004A6189">
        <w:rPr>
          <w:i/>
        </w:rPr>
        <w:t>declaration of independence, and any deviance from it is equivalent to its nullification</w:t>
      </w:r>
      <w:r>
        <w:t xml:space="preserve">. </w:t>
      </w:r>
    </w:p>
    <w:p w14:paraId="3A0B7181" w14:textId="77777777" w:rsidR="00E614DD" w:rsidRDefault="00BD0A89" w:rsidP="00CE3B4B">
      <w:r>
        <w:t xml:space="preserve">There have been many social problems in America. There were no opportunities for the people to work for themselves or to live a life without fear of war or food crisis. Such societal conditions resulted in injustices and the accumulation of wealth with some people. Since the American society was too distracted and there was a run behind the resources, people started turning back to the ideals of the creation of America. With time this deviation </w:t>
      </w:r>
      <w:r w:rsidR="006F2A66">
        <w:t xml:space="preserve">became strong and </w:t>
      </w:r>
      <w:r w:rsidR="00423E71">
        <w:t xml:space="preserve">people started resisting changes. Such phenomena helped in the prevalence of slavery, which Margaret </w:t>
      </w:r>
      <w:r w:rsidR="001F5B2A">
        <w:t xml:space="preserve">argues is against the declaration of independence. Since the spirit of the </w:t>
      </w:r>
      <w:r w:rsidR="009B1875">
        <w:t xml:space="preserve">declaration </w:t>
      </w:r>
      <w:r w:rsidR="001F5B2A">
        <w:t xml:space="preserve">of </w:t>
      </w:r>
      <w:r w:rsidR="001F5B2A">
        <w:lastRenderedPageBreak/>
        <w:t xml:space="preserve">independence was so </w:t>
      </w:r>
      <w:r w:rsidR="009B1875">
        <w:t xml:space="preserve">different </w:t>
      </w:r>
      <w:r w:rsidR="001F5B2A">
        <w:t xml:space="preserve">compared to the American society, therefore the authors of that time including Margaret Fuller critically </w:t>
      </w:r>
      <w:r w:rsidR="009B1875">
        <w:t xml:space="preserve">examined the causes of such deviance. </w:t>
      </w:r>
    </w:p>
    <w:p w14:paraId="640E2AFE" w14:textId="4F440EC9" w:rsidR="00CE3B4B" w:rsidRDefault="00BD0A89" w:rsidP="00CE3B4B">
      <w:r>
        <w:t>In the fourth of July by Margaret, she writes that since "America is rich and strong</w:t>
      </w:r>
      <w:r w:rsidR="007700BA">
        <w:t xml:space="preserve"> </w:t>
      </w:r>
      <w:r w:rsidR="006A6B5F">
        <w:fldChar w:fldCharType="begin"/>
      </w:r>
      <w:r w:rsidR="006A6B5F">
        <w:instrText xml:space="preserve"> ADDIN ZOTERO_ITEM CSL_CITATION {"citationID":"XknkJD8D","properties":{"formattedCitation":"(Fuller 780)","plainCitation":"(Fuller 780)","noteIndex":0},"citationItems":[{"id":1168,"uris":["http://zotero.org/users/local/s8f0QVnP/items/5KC9IFTU"],"uri":["http://zotero.org/users/local/s8f0QVnP/items/5KC9IFTU"],"itemData":{"id":1168,"type":"book","title":"Summer on the Lakes in 1843","publisher":"University of Illinois Press","volume":"32","ISBN":"0-252-06164-0","author":[{"family":"Fuller","given":"Margaret"}],"issued":{"date-parts":[["1991"]]}},"locator":"780","label":"page"}],"schema":"https://github.com/citation-style-language/schema/raw/master/csl-citation.json"} </w:instrText>
      </w:r>
      <w:r w:rsidR="006A6B5F">
        <w:fldChar w:fldCharType="separate"/>
      </w:r>
      <w:r w:rsidR="006A6B5F" w:rsidRPr="006A6B5F">
        <w:rPr>
          <w:rFonts w:ascii="Times New Roman" w:hAnsi="Times New Roman" w:cs="Times New Roman"/>
        </w:rPr>
        <w:t>(Fuller 780)</w:t>
      </w:r>
      <w:r w:rsidR="006A6B5F">
        <w:fldChar w:fldCharType="end"/>
      </w:r>
      <w:r>
        <w:t>". She believes that the expanding opportunities of economics are bringing hope and aspirations for the American people. According to her at the beginning of the American society things were quite different, people were harmonious towards each other but with times things unrolled pathetically. The reason for such pathetic change</w:t>
      </w:r>
      <w:r w:rsidR="007700BA">
        <w:t xml:space="preserve"> was slavery, which she believed</w:t>
      </w:r>
      <w:r>
        <w:t xml:space="preserve"> taken away the sanctity of the most sacred document of American history</w:t>
      </w:r>
      <w:r w:rsidR="007700BA">
        <w:t>.</w:t>
      </w:r>
      <w:r>
        <w:t xml:space="preserve"> </w:t>
      </w:r>
      <w:r w:rsidR="002938AC">
        <w:t>She argues that "the fight against slavery</w:t>
      </w:r>
      <w:r w:rsidR="007700BA">
        <w:t xml:space="preserve"> </w:t>
      </w:r>
      <w:r w:rsidR="00323326">
        <w:fldChar w:fldCharType="begin"/>
      </w:r>
      <w:r w:rsidR="00323326">
        <w:instrText xml:space="preserve"> ADDIN ZOTERO_ITEM CSL_CITATION {"citationID":"Lnpqq0yR","properties":{"formattedCitation":"(Fuller 781)","plainCitation":"(Fuller 781)","noteIndex":0},"citationItems":[{"id":1168,"uris":["http://zotero.org/users/local/s8f0QVnP/items/5KC9IFTU"],"uri":["http://zotero.org/users/local/s8f0QVnP/items/5KC9IFTU"],"itemData":{"id":1168,"type":"book","title":"Summer on the Lakes in 1843","publisher":"University of Illinois Press","volume":"32","ISBN":"0-252-06164-0","author":[{"family":"Fuller","given":"Margaret"}],"issued":{"date-parts":[["1991"]]}},"locator":"781","label":"page"}],"schema":"https://github.com/citation-style-language/schema/raw/master/csl-citation.json"} </w:instrText>
      </w:r>
      <w:r w:rsidR="00323326">
        <w:fldChar w:fldCharType="separate"/>
      </w:r>
      <w:r w:rsidR="00323326" w:rsidRPr="00323326">
        <w:rPr>
          <w:rFonts w:ascii="Times New Roman" w:hAnsi="Times New Roman" w:cs="Times New Roman"/>
        </w:rPr>
        <w:t>(Fuller 781)</w:t>
      </w:r>
      <w:r w:rsidR="00323326">
        <w:fldChar w:fldCharType="end"/>
      </w:r>
      <w:r w:rsidR="007700BA">
        <w:t xml:space="preserve"> </w:t>
      </w:r>
      <w:r w:rsidR="002938AC">
        <w:t>" can ensure the survival of this nation. For her, the beauty of America has started diminishing. The equal rights are not been extended to the people and for that reason, they are becoming ruthless and vulnerable. She urges the people of America in her writings that slavery is not something "luxurious</w:t>
      </w:r>
      <w:r w:rsidR="007700BA">
        <w:t xml:space="preserve"> </w:t>
      </w:r>
      <w:r w:rsidR="00323326">
        <w:fldChar w:fldCharType="begin"/>
      </w:r>
      <w:r w:rsidR="00323326">
        <w:instrText xml:space="preserve"> ADDIN ZOTERO_ITEM CSL_CITATION {"citationID":"VxgwgQf3","properties":{"formattedCitation":"(Fuller 781)","plainCitation":"(Fuller 781)","noteIndex":0},"citationItems":[{"id":1168,"uris":["http://zotero.org/users/local/s8f0QVnP/items/5KC9IFTU"],"uri":["http://zotero.org/users/local/s8f0QVnP/items/5KC9IFTU"],"itemData":{"id":1168,"type":"book","title":"Summer on the Lakes in 1843","publisher":"University of Illinois Press","volume":"32","ISBN":"0-252-06164-0","author":[{"family":"Fuller","given":"Margaret"}],"issued":{"date-parts":[["1991"]]}},"locator":"781","label":"page"}],"schema":"https://github.com/citation-style-language/schema/raw/master/csl-citation.json"} </w:instrText>
      </w:r>
      <w:r w:rsidR="00323326">
        <w:fldChar w:fldCharType="separate"/>
      </w:r>
      <w:r w:rsidR="00323326" w:rsidRPr="00323326">
        <w:rPr>
          <w:rFonts w:ascii="Times New Roman" w:hAnsi="Times New Roman" w:cs="Times New Roman"/>
        </w:rPr>
        <w:t>(Fuller 781)</w:t>
      </w:r>
      <w:r w:rsidR="00323326">
        <w:fldChar w:fldCharType="end"/>
      </w:r>
      <w:r w:rsidR="002938AC">
        <w:t xml:space="preserve">”, and it is developing them into cruel human beings. </w:t>
      </w:r>
      <w:r w:rsidR="00C7055D">
        <w:t xml:space="preserve">Such arguments </w:t>
      </w:r>
      <w:r w:rsidR="008434D8">
        <w:t xml:space="preserve">of her suggest that </w:t>
      </w:r>
      <w:r w:rsidR="002F2F84">
        <w:t xml:space="preserve">slavery and rest such other societal </w:t>
      </w:r>
      <w:r w:rsidR="006A6B5F">
        <w:t xml:space="preserve">issues were considered the grave violation of the deceleration of independence. </w:t>
      </w:r>
    </w:p>
    <w:p w14:paraId="76A032E4" w14:textId="2D13A70D" w:rsidR="002A327C" w:rsidRDefault="00BD0A89" w:rsidP="002A327C">
      <w:pPr>
        <w:pStyle w:val="TableNote"/>
        <w:numPr>
          <w:ilvl w:val="0"/>
          <w:numId w:val="0"/>
        </w:numPr>
        <w:ind w:firstLine="720"/>
      </w:pPr>
      <w:r>
        <w:t>Margaret's work about the critical analysis American society suggests that the American society has never remained ignorant of what are the roots of their diversity. American society is based on cultural diversity respect for human rights, justice, and social equality. The deviance from such values has always remained the issue of concern in America. The literature of the last decades of the nineteenth century suggests that the Independence decoration has provided a stepping stone to American society. This is the reason that the learned people of those time believed that challenging any value of this declaration will result in the collapse of the American nation. Margaret arguments throughout her collection suggest that she was also the one among the authors from th</w:t>
      </w:r>
      <w:r w:rsidR="002A327C">
        <w:t xml:space="preserve">at time who believed the same. </w:t>
      </w:r>
      <w:r w:rsidR="002A327C">
        <w:br w:type="page"/>
      </w:r>
    </w:p>
    <w:p w14:paraId="2EFB28E6" w14:textId="17B59B4D" w:rsidR="00E614DD" w:rsidRDefault="002A327C" w:rsidP="002A327C">
      <w:pPr>
        <w:pStyle w:val="TableNote"/>
        <w:numPr>
          <w:ilvl w:val="0"/>
          <w:numId w:val="0"/>
        </w:numPr>
      </w:pPr>
      <w:r>
        <w:lastRenderedPageBreak/>
        <w:t>Wo</w:t>
      </w:r>
      <w:r w:rsidR="00BD0A89">
        <w:t xml:space="preserve">rks Cited: </w:t>
      </w:r>
    </w:p>
    <w:p w14:paraId="745CDD5D" w14:textId="77777777" w:rsidR="00323326" w:rsidRPr="00323326" w:rsidRDefault="00BD0A89" w:rsidP="0032332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23326">
        <w:rPr>
          <w:rFonts w:ascii="Times New Roman" w:hAnsi="Times New Roman" w:cs="Times New Roman"/>
        </w:rPr>
        <w:t xml:space="preserve">Fuller, Margaret. </w:t>
      </w:r>
      <w:r w:rsidRPr="00323326">
        <w:rPr>
          <w:rFonts w:ascii="Times New Roman" w:hAnsi="Times New Roman" w:cs="Times New Roman"/>
          <w:i/>
          <w:iCs/>
        </w:rPr>
        <w:t>Summer on the Lakes in 1843</w:t>
      </w:r>
      <w:r w:rsidRPr="00323326">
        <w:rPr>
          <w:rFonts w:ascii="Times New Roman" w:hAnsi="Times New Roman" w:cs="Times New Roman"/>
        </w:rPr>
        <w:t>. Vol. 32, University of Illinois Press, 1991.</w:t>
      </w:r>
    </w:p>
    <w:p w14:paraId="29A52283" w14:textId="77777777" w:rsidR="00323326" w:rsidRDefault="00BD0A89" w:rsidP="006A6B5F">
      <w:pPr>
        <w:pStyle w:val="TableNote"/>
        <w:numPr>
          <w:ilvl w:val="0"/>
          <w:numId w:val="0"/>
        </w:numPr>
        <w:ind w:firstLine="720"/>
      </w:pPr>
      <w:r>
        <w:fldChar w:fldCharType="end"/>
      </w:r>
    </w:p>
    <w:p w14:paraId="3F29BA74" w14:textId="77777777" w:rsidR="006A6B5F" w:rsidRDefault="006A6B5F" w:rsidP="006A6B5F">
      <w:pPr>
        <w:pStyle w:val="TableNote"/>
        <w:numPr>
          <w:ilvl w:val="0"/>
          <w:numId w:val="0"/>
        </w:numPr>
        <w:ind w:firstLine="720"/>
      </w:pPr>
    </w:p>
    <w:p w14:paraId="3EE2DD31" w14:textId="77777777" w:rsidR="00E614DD" w:rsidRDefault="00E614DD" w:rsidP="00F93A86"/>
    <w:p w14:paraId="204C6D9B" w14:textId="77777777" w:rsidR="00E614DD" w:rsidRDefault="00E614DD" w:rsidP="009D4EB3">
      <w:pPr>
        <w:pStyle w:val="SectionTitle"/>
        <w:jc w:val="left"/>
      </w:pPr>
    </w:p>
    <w:p w14:paraId="2F158DC1" w14:textId="77777777" w:rsidR="00E614DD" w:rsidRDefault="00E614DD">
      <w:pPr>
        <w:pStyle w:val="Bibliography"/>
      </w:pP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83A616" w16cid:durableId="20B21A2D"/>
  <w16cid:commentId w16cid:paraId="0BA470D5" w16cid:durableId="20B21A5C"/>
  <w16cid:commentId w16cid:paraId="2E2BF83E" w16cid:durableId="20B21B48"/>
  <w16cid:commentId w16cid:paraId="55D33180" w16cid:durableId="20B21BA9"/>
  <w16cid:commentId w16cid:paraId="63A6D9AF" w16cid:durableId="20B21BF0"/>
  <w16cid:commentId w16cid:paraId="4C89545F" w16cid:durableId="20B21BD8"/>
  <w16cid:commentId w16cid:paraId="6179FAC5" w16cid:durableId="20B21C7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AEC4C8" w14:textId="77777777" w:rsidR="005E501E" w:rsidRDefault="005E501E">
      <w:pPr>
        <w:spacing w:line="240" w:lineRule="auto"/>
      </w:pPr>
      <w:r>
        <w:separator/>
      </w:r>
    </w:p>
  </w:endnote>
  <w:endnote w:type="continuationSeparator" w:id="0">
    <w:p w14:paraId="3B79EF2B" w14:textId="77777777" w:rsidR="005E501E" w:rsidRDefault="005E50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A4E1FB" w14:textId="77777777" w:rsidR="005E501E" w:rsidRDefault="005E501E">
      <w:pPr>
        <w:spacing w:line="240" w:lineRule="auto"/>
      </w:pPr>
      <w:r>
        <w:separator/>
      </w:r>
    </w:p>
  </w:footnote>
  <w:footnote w:type="continuationSeparator" w:id="0">
    <w:p w14:paraId="1BE6789F" w14:textId="77777777" w:rsidR="005E501E" w:rsidRDefault="005E501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E4C509" w14:textId="77777777" w:rsidR="00E614DD" w:rsidRDefault="005E501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A327C">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6B73E9" w14:textId="77777777" w:rsidR="00E614DD" w:rsidRDefault="005E501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A327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63A8B9E6">
      <w:start w:val="1"/>
      <w:numFmt w:val="lowerLetter"/>
      <w:pStyle w:val="TableNote"/>
      <w:suff w:val="space"/>
      <w:lvlText w:val="%1."/>
      <w:lvlJc w:val="left"/>
      <w:pPr>
        <w:ind w:left="0" w:firstLine="720"/>
      </w:pPr>
      <w:rPr>
        <w:rFonts w:hint="default"/>
      </w:rPr>
    </w:lvl>
    <w:lvl w:ilvl="1" w:tplc="3CACFF38" w:tentative="1">
      <w:start w:val="1"/>
      <w:numFmt w:val="lowerLetter"/>
      <w:lvlText w:val="%2."/>
      <w:lvlJc w:val="left"/>
      <w:pPr>
        <w:ind w:left="2160" w:hanging="360"/>
      </w:pPr>
    </w:lvl>
    <w:lvl w:ilvl="2" w:tplc="D43EF4A6" w:tentative="1">
      <w:start w:val="1"/>
      <w:numFmt w:val="lowerRoman"/>
      <w:lvlText w:val="%3."/>
      <w:lvlJc w:val="right"/>
      <w:pPr>
        <w:ind w:left="2880" w:hanging="180"/>
      </w:pPr>
    </w:lvl>
    <w:lvl w:ilvl="3" w:tplc="150CB8B4" w:tentative="1">
      <w:start w:val="1"/>
      <w:numFmt w:val="decimal"/>
      <w:lvlText w:val="%4."/>
      <w:lvlJc w:val="left"/>
      <w:pPr>
        <w:ind w:left="3600" w:hanging="360"/>
      </w:pPr>
    </w:lvl>
    <w:lvl w:ilvl="4" w:tplc="7B82885A" w:tentative="1">
      <w:start w:val="1"/>
      <w:numFmt w:val="lowerLetter"/>
      <w:lvlText w:val="%5."/>
      <w:lvlJc w:val="left"/>
      <w:pPr>
        <w:ind w:left="4320" w:hanging="360"/>
      </w:pPr>
    </w:lvl>
    <w:lvl w:ilvl="5" w:tplc="58B48342" w:tentative="1">
      <w:start w:val="1"/>
      <w:numFmt w:val="lowerRoman"/>
      <w:lvlText w:val="%6."/>
      <w:lvlJc w:val="right"/>
      <w:pPr>
        <w:ind w:left="5040" w:hanging="180"/>
      </w:pPr>
    </w:lvl>
    <w:lvl w:ilvl="6" w:tplc="E1EA4EC6" w:tentative="1">
      <w:start w:val="1"/>
      <w:numFmt w:val="decimal"/>
      <w:lvlText w:val="%7."/>
      <w:lvlJc w:val="left"/>
      <w:pPr>
        <w:ind w:left="5760" w:hanging="360"/>
      </w:pPr>
    </w:lvl>
    <w:lvl w:ilvl="7" w:tplc="53C4DB24" w:tentative="1">
      <w:start w:val="1"/>
      <w:numFmt w:val="lowerLetter"/>
      <w:lvlText w:val="%8."/>
      <w:lvlJc w:val="left"/>
      <w:pPr>
        <w:ind w:left="6480" w:hanging="360"/>
      </w:pPr>
    </w:lvl>
    <w:lvl w:ilvl="8" w:tplc="6E22676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5870"/>
    <w:rsid w:val="000B78C8"/>
    <w:rsid w:val="001463B2"/>
    <w:rsid w:val="001B69DE"/>
    <w:rsid w:val="001F5B2A"/>
    <w:rsid w:val="001F62C0"/>
    <w:rsid w:val="001F76EE"/>
    <w:rsid w:val="00212741"/>
    <w:rsid w:val="00245E02"/>
    <w:rsid w:val="0024760A"/>
    <w:rsid w:val="00253C87"/>
    <w:rsid w:val="002938AC"/>
    <w:rsid w:val="002A327C"/>
    <w:rsid w:val="002F2F84"/>
    <w:rsid w:val="00323326"/>
    <w:rsid w:val="00353B66"/>
    <w:rsid w:val="00423E71"/>
    <w:rsid w:val="00456604"/>
    <w:rsid w:val="004A2675"/>
    <w:rsid w:val="004A6189"/>
    <w:rsid w:val="004F7139"/>
    <w:rsid w:val="0057093C"/>
    <w:rsid w:val="005E501E"/>
    <w:rsid w:val="00691EC1"/>
    <w:rsid w:val="006A6B5F"/>
    <w:rsid w:val="006F2A66"/>
    <w:rsid w:val="007700BA"/>
    <w:rsid w:val="007C53FB"/>
    <w:rsid w:val="008434D8"/>
    <w:rsid w:val="008B7D18"/>
    <w:rsid w:val="008F1F97"/>
    <w:rsid w:val="008F4052"/>
    <w:rsid w:val="009B1875"/>
    <w:rsid w:val="009D4EB3"/>
    <w:rsid w:val="00B13D1B"/>
    <w:rsid w:val="00B563F1"/>
    <w:rsid w:val="00B71796"/>
    <w:rsid w:val="00B818DF"/>
    <w:rsid w:val="00BD0A89"/>
    <w:rsid w:val="00C7055D"/>
    <w:rsid w:val="00CE3B4B"/>
    <w:rsid w:val="00D52117"/>
    <w:rsid w:val="00DB0D39"/>
    <w:rsid w:val="00DC12AB"/>
    <w:rsid w:val="00E14005"/>
    <w:rsid w:val="00E614DD"/>
    <w:rsid w:val="00E627B4"/>
    <w:rsid w:val="00EA19D5"/>
    <w:rsid w:val="00F83220"/>
    <w:rsid w:val="00F86AFD"/>
    <w:rsid w:val="00F93A86"/>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D3C1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43266">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43266">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43266">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43266">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43266">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4A41"/>
    <w:rsid w:val="00006BD9"/>
    <w:rsid w:val="000166A4"/>
    <w:rsid w:val="00543266"/>
    <w:rsid w:val="00D8547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89</Words>
  <Characters>5068</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7T09:07:00Z</dcterms:created>
  <dcterms:modified xsi:type="dcterms:W3CDTF">2019-06-17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cX4keNz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